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8D0409">
      <w:pPr>
        <w:pStyle w:val="ab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d"/>
        <w:tblW w:w="11055" w:type="dxa"/>
        <w:tblLayout w:type="fixed"/>
        <w:tblLook w:val="0000" w:firstRow="0" w:lastRow="0" w:firstColumn="0" w:lastColumn="0" w:noHBand="0" w:noVBand="0"/>
      </w:tblPr>
      <w:tblGrid>
        <w:gridCol w:w="4673"/>
        <w:gridCol w:w="3260"/>
        <w:gridCol w:w="3122"/>
      </w:tblGrid>
      <w:tr w:rsidR="00397425" w:rsidTr="00ED0A8F">
        <w:tc>
          <w:tcPr>
            <w:tcW w:w="467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</w:rPr>
              <w:t>课程</w:t>
            </w:r>
            <w:r w:rsidRPr="00A240C2">
              <w:rPr>
                <w:rStyle w:val="af"/>
                <w:rFonts w:hint="eastAsia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运筹</w:t>
            </w:r>
            <w:r w:rsidR="00C6523B" w:rsidRPr="00A240C2">
              <w:rPr>
                <w:rStyle w:val="af0"/>
                <w:rFonts w:hint="eastAsia"/>
              </w:rPr>
              <w:t>学实验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年级</w:t>
            </w:r>
            <w:r w:rsidRPr="0001385D">
              <w:rPr>
                <w:bCs/>
                <w:sz w:val="22"/>
              </w:rPr>
              <w:t>：</w:t>
            </w:r>
            <w:r w:rsidRPr="00A240C2">
              <w:rPr>
                <w:rStyle w:val="af0"/>
                <w:rFonts w:hint="eastAsia"/>
              </w:rPr>
              <w:t>2015</w:t>
            </w:r>
            <w:r w:rsidRPr="00A240C2">
              <w:rPr>
                <w:rStyle w:val="af0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李建平</w:t>
            </w:r>
          </w:p>
        </w:tc>
        <w:tc>
          <w:tcPr>
            <w:tcW w:w="326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A240C2">
              <w:rPr>
                <w:rStyle w:val="af0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专业：</w:t>
            </w:r>
            <w:r w:rsidR="006C579B" w:rsidRPr="00A240C2">
              <w:rPr>
                <w:rStyle w:val="af0"/>
                <w:rFonts w:hint="eastAsia"/>
              </w:rPr>
              <w:t>信息与计算科学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</w:t>
            </w:r>
            <w:r w:rsidRPr="00A240C2">
              <w:rPr>
                <w:rStyle w:val="af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proofErr w:type="gramStart"/>
            <w:r w:rsidR="00444781">
              <w:rPr>
                <w:rStyle w:val="af0"/>
                <w:rFonts w:hint="eastAsia"/>
              </w:rPr>
              <w:t>求网络</w:t>
            </w:r>
            <w:proofErr w:type="gramEnd"/>
            <w:r w:rsidR="00444781">
              <w:rPr>
                <w:rStyle w:val="af0"/>
                <w:rFonts w:hint="eastAsia"/>
              </w:rPr>
              <w:t>最大流问题</w:t>
            </w:r>
          </w:p>
        </w:tc>
        <w:tc>
          <w:tcPr>
            <w:tcW w:w="326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A240C2">
              <w:rPr>
                <w:rStyle w:val="af0"/>
                <w:rFonts w:hint="eastAsia"/>
              </w:rPr>
              <w:t>2</w:t>
            </w:r>
            <w:r w:rsidRPr="00A240C2">
              <w:rPr>
                <w:rStyle w:val="af0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A240C2">
              <w:rPr>
                <w:rStyle w:val="af0"/>
                <w:rFonts w:hint="eastAsia"/>
              </w:rPr>
              <w:t>201</w:t>
            </w:r>
            <w:r w:rsidR="00C6523B" w:rsidRPr="00A240C2">
              <w:rPr>
                <w:rStyle w:val="af0"/>
                <w:rFonts w:hint="eastAsia"/>
              </w:rPr>
              <w:t>8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A240C2">
              <w:rPr>
                <w:rStyle w:val="af"/>
                <w:rFonts w:hint="eastAsia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A010E2">
              <w:rPr>
                <w:rStyle w:val="af0"/>
                <w:rFonts w:hint="eastAsia"/>
              </w:rPr>
              <w:t>6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:rsidR="00397425" w:rsidRPr="00620B31" w:rsidRDefault="00397425" w:rsidP="00F52AE9">
            <w:pPr>
              <w:rPr>
                <w:rStyle w:val="af0"/>
              </w:rPr>
            </w:pPr>
            <w:r w:rsidRPr="00A240C2">
              <w:rPr>
                <w:rStyle w:val="af"/>
                <w:rFonts w:hint="eastAsia"/>
              </w:rPr>
              <w:t>组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CD4CF2">
      <w:pPr>
        <w:pStyle w:val="1"/>
      </w:pPr>
      <w:r>
        <w:rPr>
          <w:rFonts w:hint="eastAsia"/>
        </w:rPr>
        <w:t>实验</w:t>
      </w:r>
      <w:r>
        <w:t>目的</w:t>
      </w:r>
    </w:p>
    <w:p w:rsidR="007814B0" w:rsidRDefault="00BE0EB2" w:rsidP="00610CDB">
      <w:pPr>
        <w:ind w:firstLineChars="200" w:firstLine="480"/>
      </w:pPr>
      <w:r>
        <w:rPr>
          <w:rFonts w:hint="eastAsia"/>
        </w:rPr>
        <w:t>通过对两阶段法进行编程实现，让自己对单纯形算法理解得更加透彻；</w:t>
      </w:r>
    </w:p>
    <w:p w:rsidR="00C6523B" w:rsidRPr="00836633" w:rsidRDefault="00BE0EB2" w:rsidP="00610CDB">
      <w:pPr>
        <w:ind w:firstLineChars="200" w:firstLine="48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r w:rsidRPr="00F4138F">
        <w:rPr>
          <w:rFonts w:ascii="Consolas" w:hAnsi="Consolas"/>
          <w:sz w:val="21"/>
        </w:rPr>
        <w:t>linprog</w:t>
      </w:r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A77DED" w:rsidRPr="00A77DED" w:rsidRDefault="00397425" w:rsidP="00CD4CF2">
      <w:pPr>
        <w:pStyle w:val="1"/>
      </w:pPr>
      <w:r>
        <w:rPr>
          <w:rFonts w:hint="eastAsia"/>
        </w:rPr>
        <w:t>实验</w:t>
      </w:r>
      <w:r>
        <w:t>内容</w:t>
      </w:r>
    </w:p>
    <w:p w:rsidR="00E612CC" w:rsidRDefault="007814B0" w:rsidP="000A565E">
      <w:pPr>
        <w:ind w:firstLineChars="200" w:firstLine="48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F4138F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433D2C" w:rsidRPr="00FE7704" w:rsidRDefault="00751247" w:rsidP="000A565E">
      <w:pPr>
        <w:ind w:firstLineChars="200" w:firstLine="48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F4138F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524FD3" w:rsidRPr="00524FD3" w:rsidRDefault="00397425" w:rsidP="00CD4CF2">
      <w:pPr>
        <w:pStyle w:val="1"/>
      </w:pPr>
      <w:r>
        <w:rPr>
          <w:rFonts w:hint="eastAsia"/>
        </w:rPr>
        <w:t>实验平台</w:t>
      </w:r>
    </w:p>
    <w:p w:rsidR="00397425" w:rsidRDefault="005743B2" w:rsidP="00610CDB">
      <w:pPr>
        <w:ind w:firstLineChars="200" w:firstLine="480"/>
      </w:pPr>
      <w:r>
        <w:t xml:space="preserve">Microsoft </w:t>
      </w:r>
      <w:r w:rsidR="00397425">
        <w:rPr>
          <w:rFonts w:hint="eastAsia"/>
        </w:rPr>
        <w:t>Windows</w:t>
      </w:r>
      <w:r w:rsidR="00397425">
        <w:t xml:space="preserve"> 10 </w:t>
      </w:r>
      <w:r w:rsidR="008328F8">
        <w:rPr>
          <w:rFonts w:hint="eastAsia"/>
        </w:rPr>
        <w:t>Pro</w:t>
      </w:r>
      <w:r w:rsidR="00854E53">
        <w:t xml:space="preserve"> </w:t>
      </w:r>
      <w:r w:rsidR="00854E53">
        <w:rPr>
          <w:rFonts w:hint="eastAsia"/>
        </w:rPr>
        <w:t>Workstation</w:t>
      </w:r>
      <w:r w:rsidR="008328F8">
        <w:t xml:space="preserve"> </w:t>
      </w:r>
      <w:r w:rsidR="0051621F">
        <w:rPr>
          <w:rFonts w:hint="eastAsia"/>
        </w:rPr>
        <w:t>1803</w:t>
      </w:r>
      <w:r w:rsidR="00397425">
        <w:rPr>
          <w:rFonts w:hint="eastAsia"/>
        </w:rPr>
        <w:t>；</w:t>
      </w:r>
    </w:p>
    <w:p w:rsidR="00AF1E44" w:rsidRDefault="00222C49" w:rsidP="00610CDB">
      <w:pPr>
        <w:ind w:firstLineChars="200" w:firstLine="480"/>
      </w:pPr>
      <w:r>
        <w:t>MathWorks MATLAB R2018a</w:t>
      </w:r>
      <w:r w:rsidR="00DD7C6A">
        <w:rPr>
          <w:rFonts w:hint="eastAsia"/>
        </w:rPr>
        <w:t>。</w:t>
      </w:r>
    </w:p>
    <w:p w:rsidR="004E7080" w:rsidRDefault="00877AA1" w:rsidP="00CD4CF2">
      <w:pPr>
        <w:pStyle w:val="1"/>
        <w:sectPr w:rsidR="004E7080" w:rsidSect="007B7F42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 w:rsidR="00457A4A">
        <w:rPr>
          <w:rStyle w:val="ae"/>
        </w:rPr>
        <w:footnoteReference w:id="1"/>
      </w:r>
    </w:p>
    <w:p w:rsidR="007340D7" w:rsidRPr="002E4D5C" w:rsidRDefault="007340D7" w:rsidP="00F4138F">
      <w:r w:rsidRPr="002E4D5C">
        <w:rPr>
          <w:b/>
        </w:rPr>
        <w:t>Algorithm</w:t>
      </w:r>
      <w:r w:rsidRPr="002E4D5C">
        <w:t>:</w:t>
      </w:r>
      <w:r w:rsidRPr="002E4D5C">
        <w:tab/>
        <w:t>Simplex Method</w:t>
      </w:r>
    </w:p>
    <w:p w:rsidR="00FB3590" w:rsidRPr="002E4D5C" w:rsidRDefault="007340D7" w:rsidP="00F4138F">
      <w:r w:rsidRPr="002E4D5C">
        <w:rPr>
          <w:b/>
        </w:rPr>
        <w:t>Input</w:t>
      </w:r>
      <w:r w:rsidRPr="002E4D5C">
        <w:t>:</w:t>
      </w:r>
      <w:r w:rsidRPr="002E4D5C">
        <w:tab/>
      </w:r>
      <w:r w:rsidRPr="002E4D5C">
        <w:tab/>
      </w:r>
      <w:r w:rsidR="003F6603" w:rsidRPr="006C0D2E">
        <w:t>(1)</w:t>
      </w:r>
      <w:r w:rsidR="00C052E9" w:rsidRPr="002C51F8">
        <w:rPr>
          <w:rFonts w:hint="eastAsia"/>
        </w:rPr>
        <w:t xml:space="preserve"> </w:t>
      </w:r>
      <w:r w:rsidR="00435679">
        <w:rPr>
          <w:rFonts w:hint="eastAsia"/>
        </w:rPr>
        <w:t>系数矩阵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 n</m:t>
            </m:r>
          </m:sub>
        </m:sSub>
      </m:oMath>
      <w:r w:rsidR="00435679">
        <w:rPr>
          <w:rFonts w:hint="eastAsia"/>
        </w:rPr>
        <w:t>，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  <w:i/>
                    <w:iCs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m</m:t>
                </m:r>
              </m:sub>
            </m:sSub>
          </m:e>
        </m:d>
      </m:oMath>
      <w:r w:rsidR="001B3061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i</m:t>
            </m:r>
          </m:sub>
        </m:sSub>
      </m:oMath>
      <w:r w:rsidR="001B3061">
        <w:rPr>
          <w:rFonts w:hint="eastAsia"/>
        </w:rPr>
        <w:t>是系数矩阵的第</w:t>
      </w:r>
      <m:oMath>
        <m:r>
          <w:rPr>
            <w:rFonts w:ascii="Latin Modern Math" w:hAnsi="Latin Modern Math" w:hint="eastAsia"/>
          </w:rPr>
          <m:t>i</m:t>
        </m:r>
      </m:oMath>
      <w:r w:rsidR="001B3061">
        <w:rPr>
          <w:rFonts w:hint="eastAsia"/>
        </w:rPr>
        <w:t>列</w:t>
      </w:r>
      <w:r w:rsidR="00375FE6" w:rsidRPr="002E4D5C">
        <w:t>;</w:t>
      </w:r>
    </w:p>
    <w:p w:rsidR="00096A53" w:rsidRPr="002E4D5C" w:rsidRDefault="003F6603" w:rsidP="00CA21E6">
      <w:pPr>
        <w:ind w:left="709" w:firstLine="709"/>
      </w:pPr>
      <w:r w:rsidRPr="006C0D2E">
        <w:t>(2)</w:t>
      </w:r>
      <w:r w:rsidRPr="00D54E96">
        <w:t xml:space="preserve"> </w:t>
      </w:r>
      <w:r w:rsidR="00B132E9">
        <w:rPr>
          <w:rFonts w:hint="eastAsia"/>
        </w:rPr>
        <w:t>价值向量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r>
              <w:rPr>
                <w:rFonts w:ascii="Latin Modern Math" w:hAnsi="Latin Modern Math"/>
              </w:rPr>
              <m:t>, ,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1B3369" w:rsidRPr="002E4D5C">
        <w:t>;</w:t>
      </w:r>
    </w:p>
    <w:p w:rsidR="00C604C9" w:rsidRPr="009B3BC6" w:rsidRDefault="003F6603" w:rsidP="00CA21E6">
      <w:pPr>
        <w:ind w:left="709" w:firstLine="709"/>
      </w:pPr>
      <w:r w:rsidRPr="006C0D2E">
        <w:t>(3)</w:t>
      </w:r>
      <w:r w:rsidR="00F24D0D">
        <w:t xml:space="preserve"> </w:t>
      </w:r>
      <w:r w:rsidR="00F24D0D">
        <w:rPr>
          <w:rFonts w:hint="eastAsia"/>
        </w:rPr>
        <w:t>常数向量</w:t>
      </w:r>
      <m:oMath>
        <m:r>
          <m:rPr>
            <m:sty m:val="bi"/>
          </m:rPr>
          <w:rPr>
            <w:rFonts w:ascii="Latin Modern Math" w:hAnsi="Latin Modern Math"/>
          </w:rPr>
          <m:t>b=</m:t>
        </m:r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  <w:b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b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1</m:t>
            </m:r>
          </m:sub>
        </m:sSub>
        <m:r>
          <m:rPr>
            <m:sty m:val="bi"/>
          </m:rP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1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2</m:t>
                </m:r>
              </m:sub>
            </m:sSub>
            <m:r>
              <w:rPr>
                <w:rFonts w:ascii="Latin Modern Math" w:hAnsi="Latin Modern Math"/>
              </w:rPr>
              <m:t xml:space="preserve">,  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 ,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m</m:t>
                </m:r>
              </m:sub>
            </m:sSub>
          </m:e>
        </m:d>
      </m:oMath>
      <w:r w:rsidR="005A37CA" w:rsidRPr="005A37CA">
        <w:t>;</w:t>
      </w:r>
    </w:p>
    <w:p w:rsidR="007632B9" w:rsidRPr="00440510" w:rsidRDefault="007632B9" w:rsidP="006C0D2E">
      <w:pPr>
        <w:ind w:left="709" w:firstLine="709"/>
      </w:pPr>
      <w:r w:rsidRPr="002E4D5C">
        <w:t xml:space="preserve">It means to find </w:t>
      </w:r>
      <m:oMath>
        <m:r>
          <m:rPr>
            <m:sty m:val="p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cx</m:t>
            </m:r>
          </m:e>
        </m:d>
      </m:oMath>
      <w:r w:rsidRPr="002E4D5C">
        <w:t xml:space="preserve">, s.t. </w:t>
      </w:r>
      <m:oMath>
        <m:r>
          <m:rPr>
            <m:sty m:val="bi"/>
          </m:rPr>
          <w:rPr>
            <w:rFonts w:ascii="Latin Modern Math" w:hAnsi="Latin Modern Math"/>
          </w:rPr>
          <m:t>Ax</m:t>
        </m:r>
        <m:r>
          <m:rPr>
            <m:sty m:val="b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  <w:r w:rsidRPr="002E4D5C">
        <w:t>,</w:t>
      </w:r>
      <w:r w:rsidR="00EE02B5" w:rsidRPr="002E4D5C">
        <w:t xml:space="preserve"> and</w:t>
      </w:r>
      <w:r w:rsidRPr="002E4D5C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≥</m:t>
        </m:r>
        <m:r>
          <m:rPr>
            <m:sty m:val="b"/>
          </m:rPr>
          <w:rPr>
            <w:rFonts w:ascii="Latin Modern Math" w:hAnsi="Latin Modern Math"/>
          </w:rPr>
          <m:t>0</m:t>
        </m:r>
      </m:oMath>
      <w:r w:rsidR="00EE02B5" w:rsidRPr="002E4D5C">
        <w:t>.</w:t>
      </w:r>
    </w:p>
    <w:p w:rsidR="007340D7" w:rsidRPr="003E4E7E" w:rsidRDefault="007340D7" w:rsidP="00687D09">
      <w:pPr>
        <w:spacing w:line="400" w:lineRule="exact"/>
        <w:ind w:left="1416" w:hanging="1416"/>
      </w:pPr>
      <w:r w:rsidRPr="006C0D2E">
        <w:rPr>
          <w:b/>
        </w:rPr>
        <w:t>Output</w:t>
      </w:r>
      <w:r w:rsidRPr="00F4138F">
        <w:t>:</w:t>
      </w:r>
      <w:r w:rsidRPr="00F4138F">
        <w:tab/>
      </w:r>
      <w:r w:rsidR="003E4E7E">
        <w:rPr>
          <w:rFonts w:hint="eastAsia"/>
        </w:rPr>
        <w:t>如果有最优解，输出最优解</w:t>
      </w:r>
      <m:oMath>
        <m:r>
          <m:rPr>
            <m:sty m:val="bi"/>
          </m:rPr>
          <w:rPr>
            <w:rFonts w:ascii="Latin Modern Math" w:hAnsi="Latin Modern Math" w:hint="eastAsia"/>
          </w:rPr>
          <m:t>x</m:t>
        </m:r>
      </m:oMath>
      <w:r w:rsidR="003E4E7E">
        <w:rPr>
          <w:rFonts w:hint="eastAsia"/>
        </w:rPr>
        <w:t>，如果没有，输出</w:t>
      </w:r>
      <w:r w:rsidR="003E4E7E">
        <w:t>No Solution</w:t>
      </w:r>
    </w:p>
    <w:p w:rsidR="007340D7" w:rsidRPr="00620B31" w:rsidRDefault="007340D7" w:rsidP="00620B31">
      <w:pPr>
        <w:rPr>
          <w:rFonts w:ascii="Latin Modern Math" w:hAnsi="Latin Modern Math"/>
          <w:b/>
        </w:rPr>
      </w:pPr>
      <w:r w:rsidRPr="00620B31">
        <w:rPr>
          <w:b/>
        </w:rPr>
        <w:t>Begin</w:t>
      </w:r>
    </w:p>
    <w:p w:rsidR="00867FF3" w:rsidRDefault="007340D7" w:rsidP="00E225A6">
      <w:r w:rsidRPr="006C0D2E">
        <w:rPr>
          <w:b/>
        </w:rPr>
        <w:t>Step 1</w:t>
      </w:r>
      <w:r w:rsidRPr="00F4138F">
        <w:t>:</w:t>
      </w:r>
      <w:r w:rsidR="0056066E" w:rsidRPr="00F4138F">
        <w:tab/>
      </w:r>
      <w:r w:rsidR="00E225A6">
        <w:tab/>
      </w:r>
      <m:oMath>
        <m:sSup>
          <m:sSupPr>
            <m:ctrlPr>
              <w:rPr>
                <w:rFonts w:ascii="Latin Modern Math" w:hAnsi="Latin Modern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bi"/>
              </m:rPr>
              <w:rPr>
                <w:rFonts w:ascii="Latin Modern Math" w:hAnsi="Latin Modern Math"/>
              </w:rPr>
              <m:t>'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begChr m:val="（"/>
                <m:endChr m:val="）"/>
                <m:ctrlPr>
                  <w:rPr>
                    <w:rFonts w:ascii="Latin Modern Math" w:hAnsi="Latin Modern Math"/>
                  </w:rPr>
                </m:ctrlPr>
              </m:dPr>
              <m:e>
                <m:sSup>
                  <m:sSupPr>
                    <m:ctrlPr>
                      <w:rPr>
                        <w:rFonts w:ascii="Latin Modern Math" w:hAnsi="Latin Modern Math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 </m:t>
                </m:r>
                <m:sSup>
                  <m:sSupPr>
                    <m:ctrlPr>
                      <w:rPr>
                        <w:rFonts w:ascii="Latin Modern Math" w:hAnsi="Latin Modern Math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Sup>
                  <m:sSubSupPr>
                    <m:ctrlPr>
                      <w:rPr>
                        <w:rFonts w:ascii="Latin Modern Math" w:hAnsi="Latin Modern Math"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</m:e>
            </m:d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m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+1</m:t>
                </m:r>
              </m:e>
            </m:d>
            <m:r>
              <m:rPr>
                <m:sty m:val="p"/>
              </m:rPr>
              <w:rPr>
                <w:rFonts w:ascii="Latin Modern Math" w:hAnsi="Latin Modern Math"/>
              </w:rPr>
              <m:t>×</m:t>
            </m:r>
            <m:r>
              <w:rPr>
                <w:rFonts w:ascii="Latin Modern Math" w:hAnsi="Latin Modern Math"/>
              </w:rPr>
              <m:t>n</m:t>
            </m:r>
          </m:sub>
        </m:sSub>
      </m:oMath>
      <w:r w:rsidR="00867FF3" w:rsidRPr="002E4D5C">
        <w:t>;</w:t>
      </w:r>
    </w:p>
    <w:p w:rsidR="00867FF3" w:rsidRDefault="002F41B2" w:rsidP="00E225A6">
      <w:r w:rsidRPr="003E7DDC">
        <w:rPr>
          <w:b/>
        </w:rPr>
        <w:t>Step</w:t>
      </w:r>
      <w:r w:rsidR="005E4F2F" w:rsidRPr="003E7DDC">
        <w:rPr>
          <w:b/>
        </w:rPr>
        <w:t xml:space="preserve"> 2</w:t>
      </w:r>
      <w:r w:rsidR="005E4F2F">
        <w:t>:</w:t>
      </w:r>
      <w:r w:rsidR="005E4F2F">
        <w:tab/>
      </w:r>
      <w:r w:rsidR="005E4F2F">
        <w:tab/>
      </w:r>
      <m:oMath>
        <m:sSup>
          <m:sSupPr>
            <m:ctrlPr>
              <w:rPr>
                <w:rFonts w:ascii="Latin Modern Math" w:hAnsi="Latin Modern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b</m:t>
            </m:r>
          </m:e>
          <m:sup>
            <m:r>
              <m:rPr>
                <m:sty m:val="bi"/>
              </m:rPr>
              <w:rPr>
                <w:rFonts w:ascii="Latin Modern Math" w:hAnsi="Latin Modern Math"/>
              </w:rPr>
              <m:t>'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 xml:space="preserve">0,  </m:t>
                </m:r>
                <m:sSup>
                  <m:sSup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ctrlPr>
                  <w:rPr>
                    <w:rFonts w:ascii="Latin Modern Math" w:hAnsi="Latin Modern Math"/>
                    <w:i/>
                  </w:rPr>
                </m:ctrlPr>
              </m:e>
            </m:d>
            <m:ctrlPr>
              <w:rPr>
                <w:rFonts w:ascii="Latin Modern Math" w:hAnsi="Latin Modern Math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j</m:t>
                        </m:r>
                      </m:sub>
                    </m:sSub>
                  </m:e>
                </m:d>
              </m:e>
              <m: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m+1</m:t>
                    </m:r>
                  </m:e>
                </m:d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×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E30580">
        <w:rPr>
          <w:rFonts w:hint="eastAsia"/>
        </w:rPr>
        <w:t>;</w:t>
      </w:r>
    </w:p>
    <w:p w:rsidR="002F41B2" w:rsidRDefault="002F41B2" w:rsidP="00E225A6">
      <w:r w:rsidRPr="003E7DDC">
        <w:rPr>
          <w:b/>
        </w:rPr>
        <w:t xml:space="preserve">Step </w:t>
      </w:r>
      <w:r>
        <w:rPr>
          <w:b/>
        </w:rPr>
        <w:t>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 w:hint="eastAsia"/>
          </w:rPr>
          <m:t>A</m:t>
        </m:r>
        <m:r>
          <m:rPr>
            <m:sty m:val="bi"/>
          </m:rPr>
          <w:rPr>
            <w:rFonts w:ascii="Latin Modern Math" w:hAnsi="Latin Modern Math"/>
          </w:rPr>
          <m:t>''</m:t>
        </m:r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m+1</m:t>
                </m:r>
                <m:ctrlPr>
                  <w:rPr>
                    <w:rFonts w:ascii="Latin Modern Math" w:hAnsi="Latin Modern Math"/>
                    <w:i/>
                  </w:rPr>
                </m:ctrlPr>
              </m:e>
            </m:d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+1</m:t>
                </m:r>
                <m:ctrlPr>
                  <w:rPr>
                    <w:rFonts w:ascii="Latin Modern Math" w:hAnsi="Latin Modern Math"/>
                    <w:i/>
                  </w:rPr>
                </m:ctrlPr>
              </m:e>
            </m:d>
          </m:sub>
        </m:sSub>
      </m:oMath>
    </w:p>
    <w:p w:rsidR="008E7C60" w:rsidRPr="00F4138F" w:rsidRDefault="009C33D3" w:rsidP="00240DEE">
      <w:pPr>
        <w:spacing w:line="400" w:lineRule="exact"/>
        <w:ind w:left="1416" w:hanging="1416"/>
      </w:pPr>
      <w:r w:rsidRPr="003E7DDC">
        <w:rPr>
          <w:b/>
        </w:rPr>
        <w:t xml:space="preserve">Step </w:t>
      </w:r>
      <w:r>
        <w:rPr>
          <w:b/>
        </w:rPr>
        <w:t>3</w:t>
      </w:r>
      <w:r>
        <w:t>:</w:t>
      </w:r>
      <w:r>
        <w:tab/>
      </w:r>
      <w:r>
        <w:tab/>
      </w:r>
      <w:r w:rsidR="00103095" w:rsidRPr="00F4138F">
        <w:t>F</w:t>
      </w:r>
      <w:r w:rsidR="00EF303C" w:rsidRPr="00F4138F">
        <w:t xml:space="preserve">ind the </w:t>
      </w:r>
      <w:r w:rsidR="008D43AD" w:rsidRPr="00F4138F">
        <w:t>biggest (</w:t>
      </w:r>
      <w:r w:rsidR="005802D6" w:rsidRPr="00F4138F">
        <w:t>if more than one, then choose the first one)</w:t>
      </w:r>
      <w:r w:rsidR="00A33DE9" w:rsidRPr="00F4138F">
        <w:t xml:space="preserve"> element larger than </w:t>
      </w:r>
      <m:oMath>
        <m:r>
          <m:rPr>
            <m:sty m:val="p"/>
          </m:rPr>
          <w:rPr>
            <w:rFonts w:ascii="Latin Modern Math" w:hAnsi="Latin Modern Math"/>
          </w:rPr>
          <m:t>0</m:t>
        </m:r>
      </m:oMath>
      <w:r w:rsidR="00A33DE9" w:rsidRPr="00F4138F">
        <w:t xml:space="preserve"> in </w:t>
      </w:r>
      <m:oMath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0</m:t>
            </m:r>
          </m:sub>
        </m:sSub>
      </m:oMath>
      <w:r w:rsidR="00A33DE9" w:rsidRPr="00F4138F">
        <w:t xml:space="preserve"> and name i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 w:rsidR="00934B21" w:rsidRPr="00F4138F">
        <w:t xml:space="preserve">; then </w:t>
      </w:r>
      <w:r w:rsidR="00103095" w:rsidRPr="00F4138F">
        <w:t>denote its</w:t>
      </w:r>
      <w:r w:rsidR="00132E61" w:rsidRPr="00F4138F">
        <w:t xml:space="preserve"> location</w:t>
      </w:r>
      <w:r w:rsidR="002A4B40" w:rsidRPr="00F4138F">
        <w:t xml:space="preserve"> </w:t>
      </w:r>
      <m:oMath>
        <m:r>
          <w:rPr>
            <w:rFonts w:ascii="Latin Modern Math" w:hAnsi="Latin Modern Math"/>
          </w:rPr>
          <m:t>C</m:t>
        </m:r>
      </m:oMath>
      <w:r w:rsidR="0008054C" w:rsidRPr="00F4138F">
        <w:t>. Go to Step 3</w:t>
      </w:r>
      <w:r w:rsidR="00A75BB8" w:rsidRPr="00F4138F">
        <w:t>.</w:t>
      </w:r>
    </w:p>
    <w:p w:rsidR="008E7C60" w:rsidRDefault="008E7C60" w:rsidP="00D1301E">
      <w:pPr>
        <w:spacing w:line="400" w:lineRule="exact"/>
        <w:ind w:left="1416" w:firstLine="2"/>
        <w:rPr>
          <w:rFonts w:ascii="Latin Modern Math" w:hAnsi="Latin Modern Math"/>
        </w:rPr>
      </w:pPr>
    </w:p>
    <w:p w:rsidR="007340D7" w:rsidRDefault="00EA0B0F" w:rsidP="000A565E">
      <w:pPr>
        <w:ind w:left="709" w:firstLine="709"/>
      </w:pPr>
      <w:r>
        <w:t xml:space="preserve">If Cannot find one, then </w:t>
      </w:r>
      <w:r w:rsidR="0008054C">
        <w:t>Output “</w:t>
      </w:r>
      <w:r w:rsidR="008A421E">
        <w:t>Original Problem</w:t>
      </w:r>
      <w:r w:rsidR="0008054C">
        <w:t xml:space="preserve"> May be a “MIN” type problem”</w:t>
      </w:r>
      <w:r w:rsidR="00D1301E">
        <w:t>. Go to Step 2.</w:t>
      </w:r>
    </w:p>
    <w:p w:rsidR="008A421E" w:rsidRDefault="008A421E" w:rsidP="00FE2D66">
      <w:pPr>
        <w:spacing w:line="400" w:lineRule="exact"/>
        <w:rPr>
          <w:rFonts w:ascii="Latin Modern Math" w:hAnsi="Latin Modern Math"/>
          <w:b/>
        </w:rPr>
      </w:pPr>
    </w:p>
    <w:p w:rsidR="00D1301E" w:rsidRPr="00F4138F" w:rsidRDefault="00FE2D66" w:rsidP="00DC2CDA">
      <w:pPr>
        <w:spacing w:line="400" w:lineRule="exact"/>
        <w:ind w:left="1416" w:hanging="1416"/>
      </w:pPr>
      <w:r w:rsidRPr="006C0D2E">
        <w:rPr>
          <w:rFonts w:hint="eastAsia"/>
          <w:b/>
        </w:rPr>
        <w:lastRenderedPageBreak/>
        <w:t>S</w:t>
      </w:r>
      <w:r w:rsidRPr="006C0D2E">
        <w:rPr>
          <w:b/>
        </w:rPr>
        <w:t>tep</w:t>
      </w:r>
      <w:r w:rsidRPr="00F4138F">
        <w:t xml:space="preserve"> </w:t>
      </w:r>
      <w:r w:rsidRPr="006C0D2E">
        <w:rPr>
          <w:b/>
        </w:rPr>
        <w:t>2</w:t>
      </w:r>
      <w:r w:rsidRPr="00F4138F">
        <w:t>:</w:t>
      </w:r>
      <w:r w:rsidRPr="00F4138F">
        <w:tab/>
      </w:r>
      <w:r w:rsidR="009900A1" w:rsidRPr="00F4138F">
        <w:t xml:space="preserve">For all elements less than 0 in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 w:hint="eastAsia"/>
              </w:rPr>
              <m:t>0</m:t>
            </m:r>
          </m:sub>
        </m:sSub>
      </m:oMath>
      <w:r w:rsidR="009900A1" w:rsidRPr="00F4138F">
        <w:rPr>
          <w:rFonts w:hint="eastAsia"/>
        </w:rPr>
        <w:t xml:space="preserve"> </w:t>
      </w:r>
      <w:r w:rsidR="009900A1" w:rsidRPr="00F4138F">
        <w:t xml:space="preserve">with location 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1,</m:t>
            </m:r>
            <m:r>
              <w:rPr>
                <w:rFonts w:ascii="Latin Modern Math" w:hAnsi="Latin Modern Math"/>
              </w:rPr>
              <m:t>i</m:t>
            </m:r>
          </m:e>
        </m:d>
      </m:oMath>
      <w:r w:rsidR="009900A1" w:rsidRPr="00F4138F">
        <w:rPr>
          <w:rFonts w:hint="eastAsia"/>
        </w:rPr>
        <w:t>,</w:t>
      </w:r>
      <w:r w:rsidR="009900A1" w:rsidRPr="00F4138F">
        <w:t xml:space="preserve"> Search in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d>
              <m:dPr>
                <m:begChr m:val="["/>
                <m:endChr m:val="]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2:m+1</m:t>
                </m:r>
                <m:ctrlPr>
                  <w:rPr>
                    <w:rFonts w:ascii="Latin Modern Math" w:hAnsi="Latin Modern Math"/>
                    <w:i/>
                  </w:rPr>
                </m:ctrlPr>
              </m:e>
            </m:d>
            <m:r>
              <w:rPr>
                <w:rFonts w:ascii="Latin Modern Math" w:hAnsi="Latin Modern Math"/>
              </w:rPr>
              <m:t>,  i</m:t>
            </m:r>
          </m:e>
        </m:d>
      </m:oMath>
      <w:r w:rsidR="00DC2CDA" w:rsidRPr="00F4138F">
        <w:rPr>
          <w:rFonts w:hint="eastAsia"/>
        </w:rPr>
        <w:t xml:space="preserve"> </w:t>
      </w:r>
      <w:r w:rsidR="00DC2CDA" w:rsidRPr="00F4138F">
        <w:t xml:space="preserve">until </w:t>
      </w:r>
      <w:r w:rsidR="00F5233D" w:rsidRPr="00F4138F">
        <w:t xml:space="preserve">Find an </w:t>
      </w:r>
      <w:r w:rsidR="0089511D" w:rsidRPr="00F4138F">
        <w:t xml:space="preserve">element </w:t>
      </w:r>
      <w:r w:rsidR="00E40893" w:rsidRPr="00F4138F">
        <w:t xml:space="preserve">not equal to </w:t>
      </w:r>
      <m:oMath>
        <m:r>
          <m:rPr>
            <m:sty m:val="p"/>
          </m:rPr>
          <w:rPr>
            <w:rFonts w:ascii="Latin Modern Math" w:hAnsi="Latin Modern Math"/>
          </w:rPr>
          <m:t>0</m:t>
        </m:r>
      </m:oMath>
      <w:r w:rsidR="0063183A" w:rsidRPr="00F4138F">
        <w:t xml:space="preserve"> </w:t>
      </w:r>
      <w:r w:rsidR="00B761B0" w:rsidRPr="00F4138F">
        <w:t>(</w:t>
      </w:r>
      <w:r w:rsidR="00B761B0" w:rsidRPr="00F4138F">
        <w:rPr>
          <w:rFonts w:hint="eastAsia"/>
        </w:rPr>
        <w:t>通过行变换的方式令所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 w:hint="eastAsia"/>
              </w:rPr>
              <m:t>0</m:t>
            </m:r>
          </m:sub>
        </m:sSub>
      </m:oMath>
      <w:r w:rsidR="00B761B0" w:rsidRPr="00F4138F">
        <w:rPr>
          <w:rFonts w:hint="eastAsia"/>
        </w:rPr>
        <w:t>中的负数都变为零</w:t>
      </w:r>
      <w:r w:rsidR="00B761B0" w:rsidRPr="00F4138F">
        <w:t>)</w:t>
      </w:r>
    </w:p>
    <w:p w:rsidR="008A421E" w:rsidRDefault="008A421E" w:rsidP="00940EC8"/>
    <w:p w:rsidR="007340D7" w:rsidRPr="00F4138F" w:rsidRDefault="007340D7" w:rsidP="00796C8F">
      <w:pPr>
        <w:spacing w:line="400" w:lineRule="exact"/>
        <w:ind w:left="1416" w:hanging="1416"/>
      </w:pPr>
      <w:r w:rsidRPr="006C0D2E">
        <w:rPr>
          <w:b/>
        </w:rPr>
        <w:t xml:space="preserve">Step </w:t>
      </w:r>
      <w:r w:rsidR="00D1301E" w:rsidRPr="006C0D2E">
        <w:rPr>
          <w:b/>
        </w:rPr>
        <w:t>3</w:t>
      </w:r>
      <w:r w:rsidRPr="00F4138F">
        <w:t>:</w:t>
      </w:r>
      <w:r w:rsidR="0056066E" w:rsidRPr="00F4138F">
        <w:tab/>
      </w:r>
      <w:r w:rsidR="00103095" w:rsidRPr="00F4138F">
        <w:t>F</w:t>
      </w:r>
      <w:r w:rsidR="005802D6" w:rsidRPr="00F4138F">
        <w:t xml:space="preserve">ind the biggest element </w:t>
      </w:r>
      <w:r w:rsidR="0043214A" w:rsidRPr="00F4138F">
        <w:t xml:space="preserve">in 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 w:rsidR="002C67ED" w:rsidRPr="00F4138F">
        <w:rPr>
          <w:rFonts w:hint="eastAsia"/>
        </w:rPr>
        <w:t xml:space="preserve"> </w:t>
      </w:r>
      <m:oMath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m:rPr>
                <m:lit/>
                <m:sty m:val="p"/>
              </m:rPr>
              <w:rPr>
                <w:rFonts w:ascii="Latin Modern Math" w:hAnsi="Latin Modern Math"/>
              </w:rPr>
              <m:t>/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i,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 xml:space="preserve"> </m:t>
            </m:r>
          </m:e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 xml:space="preserve"> a</m:t>
                </m:r>
              </m:e>
              <m:sub>
                <m:r>
                  <w:rPr>
                    <w:rFonts w:ascii="Latin Modern Math" w:hAnsi="Latin Modern Math"/>
                  </w:rPr>
                  <m:t>i,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&gt;</m:t>
            </m:r>
            <m:r>
              <m:rPr>
                <m:nor/>
              </m:rPr>
              <m:t xml:space="preserve">0, </m:t>
            </m:r>
            <m:r>
              <m:rPr>
                <m:sty m:val="p"/>
              </m:rPr>
              <w:rPr>
                <w:rFonts w:ascii="Latin Modern Math" w:hAnsi="Latin Modern Math"/>
              </w:rPr>
              <m:t>i=</m:t>
            </m:r>
            <m:r>
              <m:rPr>
                <m:nor/>
              </m:rPr>
              <m:t>2, 3,</m:t>
            </m:r>
            <m:r>
              <m:rPr>
                <m:sty m:val="p"/>
              </m:rPr>
              <w:rPr>
                <w:rFonts w:ascii="Latin Modern Math" w:hAnsi="Latin Modern Math"/>
              </w:rPr>
              <m:t xml:space="preserve">⋯,  </m:t>
            </m:r>
            <m:r>
              <w:rPr>
                <w:rFonts w:ascii="Latin Modern Math" w:hAnsi="Latin Modern Math"/>
              </w:rPr>
              <m:t>m+1</m:t>
            </m:r>
          </m:e>
        </m:d>
      </m:oMath>
      <w:r w:rsidR="00D55CE5" w:rsidRPr="00F4138F">
        <w:t xml:space="preserve"> </w:t>
      </w:r>
      <w:r w:rsidR="00796C8F" w:rsidRPr="00F4138F">
        <w:t>(if more than one, then choose the first one)</w:t>
      </w:r>
      <w:r w:rsidR="00752092" w:rsidRPr="00F4138F">
        <w:t xml:space="preserve">; name its </w:t>
      </w:r>
      <w:r w:rsidR="00F374A0" w:rsidRPr="00F4138F">
        <w:t xml:space="preserve">location </w:t>
      </w:r>
      <m:oMath>
        <m:r>
          <w:rPr>
            <w:rFonts w:ascii="Latin Modern Math" w:hAnsi="Latin Modern Math"/>
          </w:rPr>
          <m:t>i</m:t>
        </m:r>
      </m:oMath>
      <w:r w:rsidR="00A75BB8" w:rsidRPr="00F4138F"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R</m:t>
        </m:r>
      </m:oMath>
      <w:r w:rsidR="00A75BB8" w:rsidRPr="00F4138F">
        <w:t>.</w:t>
      </w:r>
    </w:p>
    <w:p w:rsidR="006E3887" w:rsidRDefault="006E3887" w:rsidP="00940EC8"/>
    <w:p w:rsidR="00534479" w:rsidRPr="00F4138F" w:rsidRDefault="0062723F" w:rsidP="00796C8F">
      <w:pPr>
        <w:spacing w:line="400" w:lineRule="exact"/>
        <w:ind w:left="1416" w:hanging="1416"/>
      </w:pPr>
      <w:r w:rsidRPr="006C0D2E">
        <w:rPr>
          <w:b/>
        </w:rPr>
        <w:t xml:space="preserve">Step </w:t>
      </w:r>
      <w:r w:rsidR="00D1301E" w:rsidRPr="006C0D2E">
        <w:rPr>
          <w:b/>
        </w:rPr>
        <w:t>4</w:t>
      </w:r>
      <w:r w:rsidRPr="00F4138F">
        <w:t>:</w:t>
      </w:r>
      <w:r w:rsidRPr="00F4138F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m:rPr>
            <m:lit/>
          </m:rPr>
          <w:rPr>
            <w:rFonts w:ascii="Latin Modern Math" w:hAnsi="Latin Modern Math"/>
          </w:rPr>
          <m:t>/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  <m:ctrlPr>
              <w:rPr>
                <w:rFonts w:ascii="Latin Modern Math" w:hAnsi="Latin Modern Math"/>
                <w:i/>
              </w:rPr>
            </m:ctrlPr>
          </m:e>
        </m:d>
      </m:oMath>
      <w:r w:rsidR="000B588C" w:rsidRPr="00F4138F">
        <w:rPr>
          <w:rFonts w:hint="eastAsia"/>
        </w:rPr>
        <w:t>;</w:t>
      </w:r>
    </w:p>
    <w:p w:rsidR="00697BD3" w:rsidRPr="00697BD3" w:rsidRDefault="00697BD3" w:rsidP="00796C8F">
      <w:pPr>
        <w:spacing w:line="400" w:lineRule="exact"/>
        <w:ind w:left="1416" w:hanging="1416"/>
        <w:rPr>
          <w:rFonts w:ascii="Latin Modern Math" w:hAnsi="Latin Modern Math"/>
        </w:rPr>
      </w:pPr>
    </w:p>
    <w:p w:rsidR="00534479" w:rsidRPr="00F4138F" w:rsidRDefault="00534479" w:rsidP="00796C8F">
      <w:pPr>
        <w:spacing w:line="400" w:lineRule="exact"/>
        <w:ind w:left="1416" w:hanging="1416"/>
      </w:pPr>
      <w:bookmarkStart w:id="1" w:name="_Hlk514845084"/>
      <w:r w:rsidRPr="006C0D2E">
        <w:rPr>
          <w:rFonts w:hint="eastAsia"/>
          <w:b/>
        </w:rPr>
        <w:t>S</w:t>
      </w:r>
      <w:r w:rsidRPr="006C0D2E">
        <w:rPr>
          <w:b/>
        </w:rPr>
        <w:t xml:space="preserve">tep </w:t>
      </w:r>
      <w:r w:rsidR="00033482" w:rsidRPr="006C0D2E">
        <w:rPr>
          <w:b/>
        </w:rPr>
        <w:t>5</w:t>
      </w:r>
      <w:r w:rsidRPr="00F4138F">
        <w:t>:</w:t>
      </w:r>
      <w:r w:rsidRPr="00F4138F">
        <w:tab/>
      </w:r>
      <w:bookmarkEnd w:id="1"/>
      <w:r w:rsidR="00F90AC3" w:rsidRPr="00F4138F">
        <w:t xml:space="preserve">for </w:t>
      </w:r>
      <m:oMath>
        <m:r>
          <w:rPr>
            <w:rFonts w:ascii="Latin Modern Math" w:hAnsi="Latin Modern Math"/>
          </w:rPr>
          <m:t>i</m:t>
        </m:r>
      </m:oMath>
      <w:r w:rsidR="00F90AC3" w:rsidRPr="00F4138F">
        <w:t xml:space="preserve"> through 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 w:rsidR="00F90AC3" w:rsidRPr="00F4138F">
        <w:t xml:space="preserve"> to </w:t>
      </w:r>
      <m:oMath>
        <m:r>
          <w:rPr>
            <w:rFonts w:ascii="Latin Modern Math" w:hAnsi="Latin Modern Math"/>
          </w:rPr>
          <m:t>m+1</m:t>
        </m:r>
      </m:oMath>
    </w:p>
    <w:p w:rsidR="00F90AC3" w:rsidRPr="00F4138F" w:rsidRDefault="00F90AC3" w:rsidP="00796C8F">
      <w:pPr>
        <w:spacing w:line="400" w:lineRule="exact"/>
        <w:ind w:left="1416" w:hanging="1416"/>
      </w:pPr>
      <w:r w:rsidRPr="00F4138F">
        <w:tab/>
      </w:r>
      <w:r w:rsidRPr="00F4138F">
        <w:tab/>
      </w:r>
      <w:r w:rsidRPr="00F4138F">
        <w:tab/>
        <w:t xml:space="preserve">if </w:t>
      </w:r>
      <m:oMath>
        <m:r>
          <w:rPr>
            <w:rFonts w:ascii="Latin Modern Math" w:hAnsi="Latin Modern Math"/>
          </w:rPr>
          <m:t>i</m:t>
        </m:r>
        <m:r>
          <m:rPr>
            <m:sty m:val="p"/>
          </m:rP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R</m:t>
        </m:r>
      </m:oMath>
      <w:r w:rsidR="0074593D" w:rsidRPr="00F4138F">
        <w:t xml:space="preserve">, then </w:t>
      </w:r>
      <w:r w:rsidR="000846E2" w:rsidRPr="00F4138F">
        <w:rPr>
          <w:rFonts w:hint="eastAsia"/>
        </w:rPr>
        <w:t>let</w:t>
      </w:r>
      <w:r w:rsidR="000846E2" w:rsidRPr="00F4138F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</m:e>
        </m:d>
        <m: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</m:e>
        </m:d>
        <m:r>
          <w:rPr>
            <w:rFonts w:ascii="Latin Modern Math" w:hAnsi="Latin Modern Math"/>
          </w:rPr>
          <m:t>-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C</m:t>
            </m:r>
          </m:e>
        </m:d>
        <m:r>
          <m:rPr>
            <m:lit/>
          </m:rPr>
          <w:rPr>
            <w:rFonts w:ascii="Latin Modern Math" w:hAnsi="Latin Modern Math"/>
          </w:rPr>
          <m:t>/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''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</m:e>
        </m:d>
      </m:oMath>
    </w:p>
    <w:p w:rsidR="00A95AB3" w:rsidRPr="00F4138F" w:rsidRDefault="00A95AB3" w:rsidP="00796C8F">
      <w:pPr>
        <w:spacing w:line="400" w:lineRule="exact"/>
        <w:ind w:left="1416" w:hanging="1416"/>
      </w:pPr>
      <w:r w:rsidRPr="006C0D2E">
        <w:rPr>
          <w:rFonts w:hint="eastAsia"/>
          <w:b/>
        </w:rPr>
        <w:t>S</w:t>
      </w:r>
      <w:r w:rsidRPr="006C0D2E">
        <w:rPr>
          <w:b/>
        </w:rPr>
        <w:t>tep 6</w:t>
      </w:r>
      <w:r w:rsidRPr="00F4138F">
        <w:t>:</w:t>
      </w:r>
      <w:r w:rsidRPr="00F4138F">
        <w:tab/>
      </w:r>
      <w:r w:rsidR="00D95FC6" w:rsidRPr="00F4138F">
        <w:t xml:space="preserve">Go to Step </w:t>
      </w:r>
      <w:r w:rsidR="008D2F32" w:rsidRPr="00F4138F">
        <w:rPr>
          <w:rFonts w:hint="eastAsia"/>
        </w:rPr>
        <w:t>1</w:t>
      </w:r>
    </w:p>
    <w:p w:rsidR="001A7103" w:rsidRPr="00620B31" w:rsidRDefault="007340D7" w:rsidP="00620B31">
      <w:pPr>
        <w:rPr>
          <w:rFonts w:ascii="Latin Modern Math" w:hAnsi="Latin Modern Math"/>
          <w:b/>
        </w:rPr>
      </w:pPr>
      <w:r w:rsidRPr="00620B31">
        <w:rPr>
          <w:b/>
        </w:rPr>
        <w:t>End</w:t>
      </w:r>
    </w:p>
    <w:p w:rsidR="00DB055E" w:rsidRDefault="00DB055E" w:rsidP="00F4138F"/>
    <w:p w:rsidR="00CF4C8E" w:rsidRPr="002328B2" w:rsidRDefault="00877AA1" w:rsidP="00F4138F">
      <w:r w:rsidRPr="00CF4C8E">
        <w:rPr>
          <w:b/>
        </w:rPr>
        <w:t>Algorithm</w:t>
      </w:r>
      <w:r w:rsidRPr="00CF4C8E">
        <w:t xml:space="preserve">: </w:t>
      </w:r>
      <w:r w:rsidR="00176082" w:rsidRPr="00CF4C8E">
        <w:tab/>
      </w:r>
      <w:r w:rsidR="00E36A02" w:rsidRPr="00CF4C8E">
        <w:t>D</w:t>
      </w:r>
      <w:r w:rsidR="007E7C0C">
        <w:t>ual-</w:t>
      </w:r>
      <w:r w:rsidR="00176082" w:rsidRPr="00CF4C8E">
        <w:t>Simple</w:t>
      </w:r>
      <w:r w:rsidR="00E36A02" w:rsidRPr="00CF4C8E">
        <w:t>x</w:t>
      </w:r>
      <w:r w:rsidR="007340D7" w:rsidRPr="00CF4C8E">
        <w:t xml:space="preserve"> Method</w:t>
      </w:r>
    </w:p>
    <w:p w:rsidR="002328B2" w:rsidRPr="002328B2" w:rsidRDefault="008B7AB2" w:rsidP="00F4138F">
      <w:r w:rsidRPr="00CF4C8E">
        <w:rPr>
          <w:b/>
        </w:rPr>
        <w:t>Input</w:t>
      </w:r>
      <w:r w:rsidRPr="00CF4C8E">
        <w:t>:</w:t>
      </w:r>
      <w:r w:rsidR="00545756" w:rsidRPr="00CF4C8E">
        <w:t xml:space="preserve"> </w:t>
      </w:r>
      <w:r w:rsidR="00176082" w:rsidRPr="00CF4C8E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n</m:t>
            </m:r>
          </m:sub>
        </m:sSub>
      </m:oMath>
      <w:r w:rsidR="00313660" w:rsidRPr="00CF4C8E"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×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13660" w:rsidRPr="00CF4C8E"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</m:oMath>
    </w:p>
    <w:p w:rsidR="008B7AB2" w:rsidRPr="00F4138F" w:rsidRDefault="008B7AB2" w:rsidP="00CF4C8E">
      <w:pPr>
        <w:spacing w:line="400" w:lineRule="exact"/>
        <w:ind w:left="1416" w:hanging="1416"/>
      </w:pPr>
      <w:r w:rsidRPr="0068687D">
        <w:rPr>
          <w:b/>
        </w:rPr>
        <w:t>Output</w:t>
      </w:r>
      <w:r w:rsidRPr="00F4138F">
        <w:t xml:space="preserve">: </w:t>
      </w:r>
      <w:r w:rsidR="00DF0956" w:rsidRPr="00F4138F">
        <w:tab/>
      </w:r>
      <w:r w:rsidR="00B60142" w:rsidRPr="00F4138F">
        <w:t>if this problem has</w:t>
      </w:r>
      <w:r w:rsidR="00763E5B" w:rsidRPr="00F4138F">
        <w:t xml:space="preserve"> </w:t>
      </w:r>
      <w:r w:rsidR="00B60142" w:rsidRPr="00F4138F">
        <w:t xml:space="preserve">BFS, then output </w:t>
      </w:r>
      <w:proofErr w:type="gramStart"/>
      <w:r w:rsidR="00B60142" w:rsidRPr="00F4138F">
        <w:t>i</w:t>
      </w:r>
      <w:r w:rsidR="00C325F2" w:rsidRPr="00F4138F">
        <w:t>t(</w:t>
      </w:r>
      <w:proofErr w:type="gramEnd"/>
      <w:r w:rsidR="00C325F2" w:rsidRPr="00F4138F">
        <w:t>or them)</w:t>
      </w:r>
      <w:r w:rsidR="00B60142" w:rsidRPr="00F4138F">
        <w:t xml:space="preserve"> as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1</m:t>
            </m:r>
          </m:sub>
        </m:sSub>
      </m:oMath>
      <w:r w:rsidR="00A93734" w:rsidRPr="00F4138F">
        <w:t>; if not, then output “No Solution”</w:t>
      </w:r>
    </w:p>
    <w:p w:rsidR="008B7AB2" w:rsidRPr="00620B31" w:rsidRDefault="008B7AB2" w:rsidP="00620B31">
      <w:pPr>
        <w:rPr>
          <w:rFonts w:ascii="Latin Modern Math" w:hAnsi="Latin Modern Math"/>
          <w:b/>
        </w:rPr>
      </w:pPr>
      <w:r w:rsidRPr="00620B31">
        <w:rPr>
          <w:b/>
        </w:rPr>
        <w:t>Begin</w:t>
      </w:r>
    </w:p>
    <w:p w:rsidR="00CF4C8E" w:rsidRDefault="00CF4C8E" w:rsidP="00895ED8">
      <w:pPr>
        <w:tabs>
          <w:tab w:val="right" w:pos="1276"/>
        </w:tabs>
        <w:spacing w:line="400" w:lineRule="exact"/>
        <w:rPr>
          <w:rFonts w:ascii="Latin Modern Math" w:hAnsi="Latin Modern Math"/>
          <w:b/>
        </w:rPr>
      </w:pPr>
    </w:p>
    <w:p w:rsidR="00804E48" w:rsidRPr="00CF4C8E" w:rsidRDefault="008B7AB2" w:rsidP="00F4138F">
      <w:r w:rsidRPr="0068687D">
        <w:rPr>
          <w:b/>
        </w:rPr>
        <w:t>Step 1</w:t>
      </w:r>
      <w:r w:rsidRPr="00CF4C8E">
        <w:t>:</w:t>
      </w:r>
      <w:r w:rsidR="002A781C" w:rsidRPr="00CF4C8E">
        <w:tab/>
      </w:r>
      <w:r w:rsidR="002A781C" w:rsidRPr="00CF4C8E">
        <w:tab/>
      </w:r>
    </w:p>
    <w:p w:rsidR="00CF4C8E" w:rsidRDefault="00CF4C8E" w:rsidP="00895ED8">
      <w:pPr>
        <w:spacing w:line="400" w:lineRule="exact"/>
        <w:rPr>
          <w:rFonts w:ascii="Latin Modern Math" w:hAnsi="Latin Modern Math"/>
          <w:b/>
        </w:rPr>
      </w:pPr>
    </w:p>
    <w:p w:rsidR="008B7AB2" w:rsidRPr="00CF4C8E" w:rsidRDefault="00545756" w:rsidP="00F4138F">
      <w:r w:rsidRPr="0068687D">
        <w:rPr>
          <w:b/>
        </w:rPr>
        <w:t>Step 2</w:t>
      </w:r>
      <w:r w:rsidRPr="00CF4C8E">
        <w:t>:</w:t>
      </w:r>
      <w:r w:rsidR="002A781C" w:rsidRPr="00CF4C8E">
        <w:tab/>
      </w:r>
    </w:p>
    <w:p w:rsidR="00CF4C8E" w:rsidRDefault="00CF4C8E" w:rsidP="00895ED8">
      <w:pPr>
        <w:spacing w:line="400" w:lineRule="exact"/>
        <w:rPr>
          <w:rFonts w:ascii="Latin Modern Math" w:hAnsi="Latin Modern Math"/>
          <w:b/>
        </w:rPr>
      </w:pPr>
    </w:p>
    <w:p w:rsidR="002A781C" w:rsidRPr="00CF4C8E" w:rsidRDefault="002A781C" w:rsidP="00F4138F">
      <w:r w:rsidRPr="0068687D">
        <w:rPr>
          <w:b/>
        </w:rPr>
        <w:t>Step 3</w:t>
      </w:r>
      <w:r w:rsidRPr="00CF4C8E">
        <w:t>:</w:t>
      </w:r>
      <w:r w:rsidRPr="00CF4C8E">
        <w:tab/>
      </w:r>
    </w:p>
    <w:p w:rsidR="001A7103" w:rsidRPr="00620B31" w:rsidRDefault="008B7AB2" w:rsidP="00620B31">
      <w:pPr>
        <w:rPr>
          <w:rFonts w:ascii="Latin Modern Math" w:hAnsi="Latin Modern Math"/>
          <w:b/>
        </w:rPr>
      </w:pPr>
      <w:r w:rsidRPr="00620B31">
        <w:rPr>
          <w:b/>
        </w:rPr>
        <w:t>End</w:t>
      </w:r>
    </w:p>
    <w:p w:rsidR="001A7103" w:rsidRDefault="001A7103" w:rsidP="00F4138F"/>
    <w:p w:rsidR="0025477C" w:rsidRDefault="008B7AB2" w:rsidP="00CD4CF2">
      <w:pPr>
        <w:pStyle w:val="1"/>
      </w:pPr>
      <w:r>
        <w:rPr>
          <w:rFonts w:hint="eastAsia"/>
        </w:rPr>
        <w:t>程序代码</w:t>
      </w:r>
    </w:p>
    <w:p w:rsidR="00D2143E" w:rsidRDefault="003272BE" w:rsidP="007C752D">
      <w:pPr>
        <w:pStyle w:val="2"/>
      </w:pPr>
      <w:r>
        <w:rPr>
          <w:rFonts w:hint="eastAsia"/>
        </w:rPr>
        <w:t>程序描述</w:t>
      </w:r>
    </w:p>
    <w:p w:rsidR="00E74729" w:rsidRPr="00E74729" w:rsidRDefault="00E74729" w:rsidP="00E74729"/>
    <w:p w:rsidR="00397425" w:rsidRDefault="00397425" w:rsidP="00397425">
      <w:pPr>
        <w:pStyle w:val="a7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367D3F">
        <w:rPr>
          <w:noProof/>
        </w:rPr>
        <w:t>1</w:t>
      </w:r>
      <w:r>
        <w:fldChar w:fldCharType="end"/>
      </w:r>
    </w:p>
    <w:p w:rsidR="00DD7C6A" w:rsidRPr="00F4138F" w:rsidRDefault="00DD7C6A" w:rsidP="009C72FE">
      <w:r>
        <w:br w:type="page"/>
      </w:r>
    </w:p>
    <w:p w:rsidR="008D259F" w:rsidRPr="008D259F" w:rsidRDefault="00F5445B" w:rsidP="00CD4CF2">
      <w:pPr>
        <w:pStyle w:val="1"/>
      </w:pPr>
      <w:r>
        <w:rPr>
          <w:rFonts w:hint="eastAsia"/>
        </w:rPr>
        <w:lastRenderedPageBreak/>
        <w:t>运行结果</w:t>
      </w:r>
    </w:p>
    <w:p w:rsidR="00397425" w:rsidRPr="00EB5CC6" w:rsidRDefault="0023721E" w:rsidP="0057681B">
      <w:pPr>
        <w:pStyle w:val="2"/>
      </w:pPr>
      <w:r w:rsidRPr="00EB5CC6">
        <w:rPr>
          <w:rFonts w:hint="eastAsia"/>
        </w:rPr>
        <w:t>代码</w:t>
      </w:r>
      <w:r w:rsidR="00397425" w:rsidRPr="00EB5CC6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AB3393" w:rsidP="00CD4CF2">
      <w:pPr>
        <w:pStyle w:val="1"/>
      </w:pPr>
      <w:r>
        <w:rPr>
          <w:rFonts w:hint="eastAsia"/>
        </w:rPr>
        <w:lastRenderedPageBreak/>
        <w:t>实验体会</w:t>
      </w:r>
    </w:p>
    <w:p w:rsidR="00F05F39" w:rsidRDefault="00F05F39">
      <w:pPr>
        <w:widowControl/>
      </w:pPr>
    </w:p>
    <w:p w:rsidR="00337A34" w:rsidRPr="00F4138F" w:rsidRDefault="00337A34" w:rsidP="00F4138F"/>
    <w:p w:rsidR="00AE4894" w:rsidRDefault="00397425" w:rsidP="00CD4CF2">
      <w:pPr>
        <w:pStyle w:val="1"/>
      </w:pPr>
      <w:r>
        <w:t>参考文献</w:t>
      </w:r>
    </w:p>
    <w:p w:rsidR="00852C70" w:rsidRDefault="00852C70" w:rsidP="006B382D"/>
    <w:p w:rsidR="00C94E82" w:rsidRPr="00C94E82" w:rsidRDefault="00852C70" w:rsidP="00C94E8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4E82" w:rsidRPr="00C94E82">
        <w:rPr>
          <w:rFonts w:hint="eastAsia"/>
        </w:rPr>
        <w:t>[1]</w:t>
      </w:r>
      <w:r w:rsidR="00C94E82" w:rsidRPr="00C94E82">
        <w:rPr>
          <w:rFonts w:hint="eastAsia"/>
        </w:rPr>
        <w:tab/>
        <w:t xml:space="preserve">HILLIER F S, LIEBERMAN G J. </w:t>
      </w:r>
      <w:r w:rsidR="00C94E82" w:rsidRPr="00C94E82">
        <w:rPr>
          <w:rFonts w:hint="eastAsia"/>
        </w:rPr>
        <w:t>运筹学导论</w:t>
      </w:r>
      <w:r w:rsidR="00C94E82" w:rsidRPr="00C94E82">
        <w:rPr>
          <w:rFonts w:hint="eastAsia"/>
        </w:rPr>
        <w:t xml:space="preserve"> [M]. 9th ed. </w:t>
      </w:r>
      <w:r w:rsidR="00C94E82" w:rsidRPr="00C94E82">
        <w:rPr>
          <w:rFonts w:hint="eastAsia"/>
        </w:rPr>
        <w:t>北京</w:t>
      </w:r>
      <w:r w:rsidR="00C94E82" w:rsidRPr="00C94E82">
        <w:rPr>
          <w:rFonts w:hint="eastAsia"/>
        </w:rPr>
        <w:t xml:space="preserve">: </w:t>
      </w:r>
      <w:r w:rsidR="00C94E82" w:rsidRPr="00C94E82">
        <w:rPr>
          <w:rFonts w:hint="eastAsia"/>
        </w:rPr>
        <w:t>清华大学出版社</w:t>
      </w:r>
      <w:r w:rsidR="00C94E82" w:rsidRPr="00C94E82">
        <w:rPr>
          <w:rFonts w:hint="eastAsia"/>
        </w:rPr>
        <w:t>, 2010.</w:t>
      </w:r>
    </w:p>
    <w:p w:rsidR="00C94E82" w:rsidRPr="00C94E82" w:rsidRDefault="00C94E82" w:rsidP="00C94E82">
      <w:pPr>
        <w:pStyle w:val="EndNoteBibliography"/>
      </w:pPr>
      <w:r w:rsidRPr="00C94E82">
        <w:rPr>
          <w:rFonts w:hint="eastAsia"/>
        </w:rPr>
        <w:t>[2]</w:t>
      </w:r>
      <w:r w:rsidRPr="00C94E82">
        <w:rPr>
          <w:rFonts w:hint="eastAsia"/>
        </w:rPr>
        <w:tab/>
      </w:r>
      <w:r w:rsidRPr="00C94E82">
        <w:rPr>
          <w:rFonts w:hint="eastAsia"/>
          <w:b/>
        </w:rPr>
        <w:t>林锐</w:t>
      </w:r>
      <w:r w:rsidRPr="00C94E82">
        <w:rPr>
          <w:rFonts w:hint="eastAsia"/>
        </w:rPr>
        <w:t xml:space="preserve">. </w:t>
      </w:r>
      <w:r w:rsidRPr="00C94E82">
        <w:rPr>
          <w:rFonts w:hint="eastAsia"/>
        </w:rPr>
        <w:t>高质量</w:t>
      </w:r>
      <w:r w:rsidRPr="00C94E82">
        <w:rPr>
          <w:rFonts w:hint="eastAsia"/>
        </w:rPr>
        <w:t xml:space="preserve"> C++/C </w:t>
      </w:r>
      <w:r w:rsidRPr="00C94E82">
        <w:rPr>
          <w:rFonts w:hint="eastAsia"/>
        </w:rPr>
        <w:t>编程指南</w:t>
      </w:r>
      <w:r w:rsidRPr="00C94E82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4E7080">
      <w:headerReference w:type="default" r:id="rId14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20E46" w:rsidRDefault="00920E46">
      <w:r>
        <w:separator/>
      </w:r>
    </w:p>
  </w:endnote>
  <w:endnote w:type="continuationSeparator" w:id="0">
    <w:p w:rsidR="00920E46" w:rsidRDefault="00920E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10CDB" w:rsidRDefault="00610CDB">
    <w:pPr>
      <w:pStyle w:val="a9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95816348"/>
      <w:docPartObj>
        <w:docPartGallery w:val="Page Numbers (Bottom of Page)"/>
        <w:docPartUnique/>
      </w:docPartObj>
    </w:sdtPr>
    <w:sdtContent>
      <w:p w:rsidR="00610CDB" w:rsidRDefault="00610CDB">
        <w:pPr>
          <w:pStyle w:val="a9"/>
          <w:jc w:val="center"/>
        </w:pPr>
        <w:r>
          <w:rPr>
            <w:rFonts w:hint="eastAsia"/>
          </w:rPr>
          <w:t>·</w:t>
        </w:r>
        <w:bookmarkStart w:id="0" w:name="_GoBack"/>
        <w:r w:rsidRPr="00610CDB">
          <w:rPr>
            <w:rFonts w:ascii="Modern No. 20" w:hAnsi="Modern No. 20"/>
            <w:i/>
          </w:rPr>
          <w:fldChar w:fldCharType="begin"/>
        </w:r>
        <w:r w:rsidRPr="00610CDB">
          <w:rPr>
            <w:rFonts w:ascii="Modern No. 20" w:hAnsi="Modern No. 20"/>
            <w:i/>
          </w:rPr>
          <w:instrText>PAGE   \* MERGEFORMAT</w:instrText>
        </w:r>
        <w:r w:rsidRPr="00610CDB">
          <w:rPr>
            <w:rFonts w:ascii="Modern No. 20" w:hAnsi="Modern No. 20"/>
            <w:i/>
          </w:rPr>
          <w:fldChar w:fldCharType="separate"/>
        </w:r>
        <w:r w:rsidRPr="00610CDB">
          <w:rPr>
            <w:rFonts w:ascii="Modern No. 20" w:hAnsi="Modern No. 20"/>
            <w:i/>
            <w:lang w:val="zh-CN"/>
          </w:rPr>
          <w:t>2</w:t>
        </w:r>
        <w:r w:rsidRPr="00610CDB">
          <w:rPr>
            <w:rFonts w:ascii="Modern No. 20" w:hAnsi="Modern No. 20"/>
            <w:i/>
          </w:rPr>
          <w:fldChar w:fldCharType="end"/>
        </w:r>
        <w:bookmarkEnd w:id="0"/>
        <w:r>
          <w:rPr>
            <w:rFonts w:hint="eastAsia"/>
          </w:rPr>
          <w:t>·</w:t>
        </w:r>
      </w:p>
    </w:sdtContent>
  </w:sdt>
  <w:p w:rsidR="00610CDB" w:rsidRDefault="00610CDB">
    <w:pPr>
      <w:pStyle w:val="a9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10CDB" w:rsidRDefault="00610CDB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20E46" w:rsidRDefault="00920E46">
      <w:r>
        <w:separator/>
      </w:r>
    </w:p>
  </w:footnote>
  <w:footnote w:type="continuationSeparator" w:id="0">
    <w:p w:rsidR="00920E46" w:rsidRDefault="00920E46">
      <w:r>
        <w:continuationSeparator/>
      </w:r>
    </w:p>
  </w:footnote>
  <w:footnote w:id="1">
    <w:p w:rsidR="00457A4A" w:rsidRPr="00D54E96" w:rsidRDefault="00457A4A" w:rsidP="00D54E96">
      <w:pPr>
        <w:pStyle w:val="a3"/>
      </w:pPr>
      <w:r w:rsidRPr="00D54E96">
        <w:rPr>
          <w:rStyle w:val="ae"/>
          <w:sz w:val="18"/>
          <w:vertAlign w:val="baseline"/>
        </w:rPr>
        <w:footnoteRef/>
      </w:r>
      <w:r w:rsidRPr="00D54E96">
        <w:t xml:space="preserve"> </w:t>
      </w:r>
      <w:r w:rsidRPr="00D54E96">
        <w:rPr>
          <w:rFonts w:hint="eastAsia"/>
        </w:rPr>
        <w:t>此处的伪代码中，矩阵运算符的意义均与</w:t>
      </w:r>
      <w:r w:rsidRPr="00D54E96">
        <w:rPr>
          <w:rFonts w:hint="eastAsia"/>
        </w:rPr>
        <w:t>MATLAB</w:t>
      </w:r>
      <w:r w:rsidRPr="00D54E96">
        <w:rPr>
          <w:rFonts w:hint="eastAsia"/>
        </w:rPr>
        <w:t>语言一致，如矩阵的左除、</w:t>
      </w:r>
      <w:proofErr w:type="gramStart"/>
      <w:r w:rsidRPr="00D54E96">
        <w:rPr>
          <w:rFonts w:hint="eastAsia"/>
        </w:rPr>
        <w:t>右除和</w:t>
      </w:r>
      <w:proofErr w:type="gramEnd"/>
      <w:r w:rsidRPr="00D54E96">
        <w:rPr>
          <w:rFonts w:hint="eastAsia"/>
        </w:rPr>
        <w:t>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10CDB" w:rsidRDefault="00610CDB">
    <w:pPr>
      <w:pStyle w:val="a5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10CDB" w:rsidRDefault="00610CDB">
    <w:pPr>
      <w:pStyle w:val="a5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10CDB" w:rsidRDefault="00610CDB">
    <w:pPr>
      <w:pStyle w:val="a5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E7080" w:rsidRDefault="004E7080">
    <w:pPr>
      <w:pStyle w:val="a5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153E49F0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65E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4781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E7080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0CDB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0E46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0E2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C8C31A5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pple-converted-space">
    <w:name w:val="apple-converted-space"/>
    <w:basedOn w:val="a0"/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8D0409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8D0409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otnote reference"/>
    <w:basedOn w:val="a0"/>
    <w:rsid w:val="00457A4A"/>
    <w:rPr>
      <w:rFonts w:ascii="Times New Roman" w:eastAsia="宋体" w:hAnsi="Times New Roman"/>
      <w:sz w:val="21"/>
      <w:vertAlign w:val="superscript"/>
    </w:rPr>
  </w:style>
  <w:style w:type="character" w:customStyle="1" w:styleId="af">
    <w:name w:val="表格"/>
    <w:basedOn w:val="a0"/>
    <w:rsid w:val="00A240C2"/>
    <w:rPr>
      <w:b/>
      <w:bCs/>
      <w:sz w:val="22"/>
    </w:rPr>
  </w:style>
  <w:style w:type="character" w:customStyle="1" w:styleId="af0">
    <w:name w:val="表格内容"/>
    <w:basedOn w:val="a0"/>
    <w:rsid w:val="00A240C2"/>
    <w:rPr>
      <w:sz w:val="18"/>
    </w:rPr>
  </w:style>
  <w:style w:type="character" w:styleId="af1">
    <w:name w:val="Placeholder Text"/>
    <w:basedOn w:val="a0"/>
    <w:uiPriority w:val="99"/>
    <w:unhideWhenUsed/>
    <w:rsid w:val="001B306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616816-9916-489F-8415-705D3A724D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4</Pages>
  <Words>611</Words>
  <Characters>3483</Characters>
  <Application>Microsoft Office Word</Application>
  <DocSecurity>0</DocSecurity>
  <PresentationFormat/>
  <Lines>29</Lines>
  <Paragraphs>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0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5</cp:revision>
  <cp:lastPrinted>2018-03-21T11:20:00Z</cp:lastPrinted>
  <dcterms:created xsi:type="dcterms:W3CDTF">2018-07-07T06:52:00Z</dcterms:created>
  <dcterms:modified xsi:type="dcterms:W3CDTF">2018-07-07T06:5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